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567E78F1"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4E60D3">
        <w:t xml:space="preserve">Neither do ramp-ups in testing, as we shall demonstrat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w:t>
      </w:r>
      <w:r w:rsidR="00E443F4">
        <w:t xml:space="preserve">and often </w:t>
      </w:r>
      <w:r w:rsidR="009B7339">
        <w:t>near</w:t>
      </w:r>
      <w:r w:rsidR="00E443F4">
        <w:t>ly</w:t>
      </w:r>
      <w:r w:rsidR="009B7339">
        <w:t xml:space="preserve">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26AF7A0D"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1A629B00" w:rsidR="00787E3D" w:rsidRDefault="00E443F4" w:rsidP="009C03BC">
      <w:pPr>
        <w:jc w:val="both"/>
      </w:pPr>
      <w:r>
        <w:t xml:space="preserve">Superficially, the compiled data both for the number of Covid-19 cases </w:t>
      </w:r>
      <w:r w:rsidR="00787E3D">
        <w:t xml:space="preserve">in different countries </w:t>
      </w:r>
      <w:r>
        <w:t xml:space="preserve">and resulting deaths show a wide variety of time profiles as shown in Figure 1a.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w:t>
      </w:r>
      <w:r w:rsidR="00927074">
        <w:t xml:space="preserve">and </w:t>
      </w:r>
      <w:r w:rsidR="00927074">
        <w:t>ordered</w:t>
      </w:r>
      <w:r w:rsidR="00927074">
        <w:t xml:space="preserve"> effectively </w:t>
      </w:r>
      <w:r w:rsidR="00927074">
        <w:t>into 4 clusters</w:t>
      </w:r>
      <w:r>
        <w:t xml:space="preserve"> </w:t>
      </w:r>
      <w:r w:rsidR="00927074">
        <w:t>(details are provided in the SI)</w:t>
      </w:r>
      <w:r w:rsidR="00927074">
        <w:t xml:space="preserve"> as shown in Figure 1b. </w:t>
      </w:r>
      <w:r w:rsidR="00927074">
        <w:lastRenderedPageBreak/>
        <w:t xml:space="preserve">This clustering in profiles is similar in both the daily deaths data and the confirmed cases data: for more details see SI. The principal component profiles capture </w:t>
      </w:r>
      <w:r w:rsidR="00787E3D">
        <w:t xml:space="preserve">the dominant forms and the main departures from them and are shown in Figure 1c. Note </w:t>
      </w:r>
      <w:r w:rsidR="009A4676">
        <w:t>the</w:t>
      </w:r>
      <w:r w:rsidR="00787E3D">
        <w:t xml:space="preserve"> dominant (first) principal component with a prolonged epidemic </w:t>
      </w:r>
      <w:r w:rsidR="00787E3D">
        <w:t xml:space="preserve">atypical </w:t>
      </w:r>
      <w:r w:rsidR="00787E3D">
        <w:t xml:space="preserve">in conventional modelling. Other principal </w:t>
      </w:r>
      <w:proofErr w:type="spellStart"/>
      <w:r w:rsidR="00787E3D">
        <w:t>components</w:t>
      </w:r>
      <w:proofErr w:type="spellEnd"/>
      <w:r w:rsidR="00787E3D">
        <w:t xml:space="preserve"> capture pronounced second waves. These phenomena are robust to various linear and nonlinear assumptions about the relationship between observed and actual cases, as mediated by country specific data on the amount of testing (see the SI for more details).</w:t>
      </w:r>
    </w:p>
    <w:p w14:paraId="69AAAF84" w14:textId="77777777" w:rsidR="00787E3D" w:rsidRDefault="00787E3D" w:rsidP="009C03BC">
      <w:pPr>
        <w:jc w:val="both"/>
      </w:pPr>
    </w:p>
    <w:p w14:paraId="696F6B92" w14:textId="2BA7FD66" w:rsidR="00E15AF0" w:rsidRDefault="00783CA3" w:rsidP="009C03BC">
      <w:pPr>
        <w:jc w:val="both"/>
      </w:pPr>
      <w:r>
        <w:t xml:space="preserve">The data for different countries,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520FB0AF"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w:t>
      </w:r>
      <w:r w:rsidR="00FA4D34">
        <w:lastRenderedPageBreak/>
        <w:t xml:space="preserve">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7B3FA189"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 xml:space="preserve">confirmed cases is proportional to </w:t>
      </w:r>
      <w:r w:rsidR="00EE5E34">
        <w:lastRenderedPageBreak/>
        <w:t>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09D5BDC7"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4FBA81E7"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 xml:space="preserve">in some cases </w:t>
      </w:r>
      <w:r w:rsidR="006465EE">
        <w:lastRenderedPageBreak/>
        <w:t>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w:t>
      </w:r>
      <w:r w:rsidR="00916FF1">
        <w:lastRenderedPageBreak/>
        <w:t xml:space="preserve">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w:t>
      </w:r>
      <w:r w:rsidR="00CE0ECA">
        <w:rPr>
          <w:rFonts w:eastAsiaTheme="minorEastAsia"/>
        </w:rPr>
        <w:lastRenderedPageBreak/>
        <w:t xml:space="preserve">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lastRenderedPageBreak/>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41742234" w14:textId="77777777" w:rsidR="00CA24E5" w:rsidRDefault="00904403" w:rsidP="00770D6E">
      <w:pPr>
        <w:rPr>
          <w:noProof/>
        </w:rPr>
      </w:pPr>
      <w:r w:rsidRPr="00904403">
        <w:rPr>
          <w:noProof/>
        </w:rPr>
        <w:t xml:space="preserve"> </w:t>
      </w:r>
    </w:p>
    <w:p w14:paraId="146C1D5A" w14:textId="77777777" w:rsidR="00CA24E5" w:rsidRDefault="00CA24E5">
      <w:pPr>
        <w:rPr>
          <w:noProof/>
        </w:rPr>
      </w:pPr>
      <w:r w:rsidRPr="00CA24E5">
        <w:rPr>
          <w:noProof/>
        </w:rPr>
        <w:drawing>
          <wp:inline distT="0" distB="0" distL="0" distR="0" wp14:anchorId="2AB06CA3" wp14:editId="4D4465D5">
            <wp:extent cx="5727700" cy="49066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4906645"/>
                    </a:xfrm>
                    <a:prstGeom prst="rect">
                      <a:avLst/>
                    </a:prstGeom>
                  </pic:spPr>
                </pic:pic>
              </a:graphicData>
            </a:graphic>
          </wp:inline>
        </w:drawing>
      </w:r>
      <w:r w:rsidRPr="00CA24E5">
        <w:rPr>
          <w:noProof/>
        </w:rPr>
        <w:t xml:space="preserve"> </w:t>
      </w:r>
    </w:p>
    <w:p w14:paraId="5C64C713" w14:textId="3EF1FB73" w:rsidR="00CA24E5" w:rsidRDefault="00CA24E5">
      <w:pPr>
        <w:rPr>
          <w:b/>
          <w:bCs/>
          <w:sz w:val="22"/>
          <w:szCs w:val="22"/>
        </w:rPr>
      </w:pPr>
      <w:r w:rsidRPr="00CA24E5">
        <w:rPr>
          <w:b/>
          <w:bCs/>
          <w:sz w:val="22"/>
          <w:szCs w:val="22"/>
        </w:rPr>
        <w:drawing>
          <wp:inline distT="0" distB="0" distL="0" distR="0" wp14:anchorId="64484C7B" wp14:editId="39144B25">
            <wp:extent cx="1771419" cy="15074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09989" cy="1540313"/>
                    </a:xfrm>
                    <a:prstGeom prst="rect">
                      <a:avLst/>
                    </a:prstGeom>
                  </pic:spPr>
                </pic:pic>
              </a:graphicData>
            </a:graphic>
          </wp:inline>
        </w:drawing>
      </w:r>
      <w:r w:rsidRPr="00CA24E5">
        <w:rPr>
          <w:noProof/>
        </w:rPr>
        <w:t xml:space="preserve"> </w:t>
      </w:r>
      <w:r w:rsidRPr="00CA24E5">
        <w:rPr>
          <w:b/>
          <w:bCs/>
          <w:sz w:val="22"/>
          <w:szCs w:val="22"/>
        </w:rPr>
        <w:drawing>
          <wp:inline distT="0" distB="0" distL="0" distR="0" wp14:anchorId="69E04413" wp14:editId="7E299078">
            <wp:extent cx="3884930" cy="1473734"/>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05333" cy="1519409"/>
                    </a:xfrm>
                    <a:prstGeom prst="rect">
                      <a:avLst/>
                    </a:prstGeom>
                  </pic:spPr>
                </pic:pic>
              </a:graphicData>
            </a:graphic>
          </wp:inline>
        </w:drawing>
      </w:r>
    </w:p>
    <w:p w14:paraId="324DF16D" w14:textId="77777777" w:rsidR="00CA24E5" w:rsidRDefault="00CA24E5">
      <w:pPr>
        <w:rPr>
          <w:b/>
          <w:bCs/>
          <w:sz w:val="22"/>
          <w:szCs w:val="22"/>
        </w:rPr>
      </w:pPr>
    </w:p>
    <w:p w14:paraId="01B098F4" w14:textId="19D89E8F"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deaths for the 59 countries with response profiles lasting over 160 days, minimum total deaths of 200 and minimum daily death rates of 0.5 ppm. </w:t>
      </w:r>
      <w:r w:rsidRPr="00CA24E5">
        <w:rPr>
          <w:b/>
          <w:bCs/>
          <w:sz w:val="22"/>
          <w:szCs w:val="22"/>
        </w:rPr>
        <w:t>A.</w:t>
      </w:r>
      <w:r>
        <w:rPr>
          <w:sz w:val="22"/>
          <w:szCs w:val="22"/>
        </w:rPr>
        <w:t xml:space="preserve"> alphabetically sorted country profiles. </w:t>
      </w:r>
      <w:r w:rsidRPr="00CA24E5">
        <w:rPr>
          <w:b/>
          <w:bCs/>
          <w:sz w:val="22"/>
          <w:szCs w:val="22"/>
        </w:rPr>
        <w:t>B.</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E32672" w:rsidRPr="00E32672">
        <w:rPr>
          <w:b/>
          <w:bCs/>
          <w:sz w:val="22"/>
          <w:szCs w:val="22"/>
        </w:rPr>
        <w:t>C.</w:t>
      </w:r>
      <w:r w:rsidR="00E32672">
        <w:rPr>
          <w:sz w:val="22"/>
          <w:szCs w:val="22"/>
        </w:rPr>
        <w:t xml:space="preserve"> in red, green and blue. </w:t>
      </w:r>
      <w:r w:rsidR="00E32672" w:rsidRPr="00E32672">
        <w:rPr>
          <w:b/>
          <w:bCs/>
          <w:sz w:val="22"/>
          <w:szCs w:val="22"/>
        </w:rPr>
        <w:t>D.</w:t>
      </w:r>
      <w:r w:rsidR="00E32672">
        <w:rPr>
          <w:sz w:val="22"/>
          <w:szCs w:val="22"/>
        </w:rPr>
        <w:t xml:space="preserve"> Th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45801F11"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5363C19A"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0"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1"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42"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43"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44"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5"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6"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47"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48"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49" w:history="1">
        <w:r w:rsidRPr="001B4B3B">
          <w:rPr>
            <w:rStyle w:val="Hyperlink"/>
            <w:noProof/>
          </w:rPr>
          <w:t>https://github.com/cjekel/piecewise_linear_fit_py</w:t>
        </w:r>
      </w:hyperlink>
      <w:r w:rsidRPr="001B4B3B">
        <w:rPr>
          <w:noProof/>
        </w:rPr>
        <w:t xml:space="preserve"> </w:t>
      </w:r>
    </w:p>
    <w:p w14:paraId="797B7548" w14:textId="52A9E2E2" w:rsidR="00A41CB4" w:rsidRDefault="0011114A">
      <w:r>
        <w:fldChar w:fldCharType="end"/>
      </w:r>
    </w:p>
    <w:sectPr w:rsidR="00A41CB4" w:rsidSect="00205CEC">
      <w:footerReference w:type="even" r:id="rId50"/>
      <w:footerReference w:type="default" r:id="rId5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8DDF61" w14:textId="77777777" w:rsidR="00D81B1A" w:rsidRDefault="00D81B1A" w:rsidP="00205CEC">
      <w:r>
        <w:separator/>
      </w:r>
    </w:p>
  </w:endnote>
  <w:endnote w:type="continuationSeparator" w:id="0">
    <w:p w14:paraId="7865A2D0" w14:textId="77777777" w:rsidR="00D81B1A" w:rsidRDefault="00D81B1A" w:rsidP="00205CEC">
      <w:r>
        <w:continuationSeparator/>
      </w:r>
    </w:p>
  </w:endnote>
  <w:endnote w:type="continuationNotice" w:id="1">
    <w:p w14:paraId="783473FB" w14:textId="77777777" w:rsidR="00D81B1A" w:rsidRDefault="00D81B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A9A133" w14:textId="77777777" w:rsidR="00D81B1A" w:rsidRDefault="00D81B1A" w:rsidP="00205CEC">
      <w:r>
        <w:separator/>
      </w:r>
    </w:p>
  </w:footnote>
  <w:footnote w:type="continuationSeparator" w:id="0">
    <w:p w14:paraId="09A44063" w14:textId="77777777" w:rsidR="00D81B1A" w:rsidRDefault="00D81B1A" w:rsidP="00205CEC">
      <w:r>
        <w:continuationSeparator/>
      </w:r>
    </w:p>
  </w:footnote>
  <w:footnote w:type="continuationNotice" w:id="1">
    <w:p w14:paraId="205CFDB5" w14:textId="77777777" w:rsidR="00D81B1A" w:rsidRDefault="00D81B1A"/>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362AC"/>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4322C"/>
    <w:rsid w:val="00250AAA"/>
    <w:rsid w:val="002633A9"/>
    <w:rsid w:val="00275BBB"/>
    <w:rsid w:val="0027686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4E60D3"/>
    <w:rsid w:val="005339B0"/>
    <w:rsid w:val="0054135A"/>
    <w:rsid w:val="0057313C"/>
    <w:rsid w:val="00580A50"/>
    <w:rsid w:val="00582E88"/>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0F92"/>
    <w:rsid w:val="00C81F24"/>
    <w:rsid w:val="00C86CE6"/>
    <w:rsid w:val="00CA24E5"/>
    <w:rsid w:val="00CA3B20"/>
    <w:rsid w:val="00CA6E4C"/>
    <w:rsid w:val="00CB4CC3"/>
    <w:rsid w:val="00CC1644"/>
    <w:rsid w:val="00CD16AA"/>
    <w:rsid w:val="00CD3420"/>
    <w:rsid w:val="00CE0ECA"/>
    <w:rsid w:val="00CE1077"/>
    <w:rsid w:val="00CE45E7"/>
    <w:rsid w:val="00CE6D85"/>
    <w:rsid w:val="00CF1226"/>
    <w:rsid w:val="00CF546D"/>
    <w:rsid w:val="00D30CA0"/>
    <w:rsid w:val="00D37222"/>
    <w:rsid w:val="00D50025"/>
    <w:rsid w:val="00D509E0"/>
    <w:rsid w:val="00D5526F"/>
    <w:rsid w:val="00D57DEA"/>
    <w:rsid w:val="00D726B6"/>
    <w:rsid w:val="00D767D6"/>
    <w:rsid w:val="00D815EE"/>
    <w:rsid w:val="00D81B1A"/>
    <w:rsid w:val="00D827B2"/>
    <w:rsid w:val="00D91ED1"/>
    <w:rsid w:val="00D933A0"/>
    <w:rsid w:val="00D9479B"/>
    <w:rsid w:val="00DA1594"/>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C0319"/>
    <w:rsid w:val="00EC1907"/>
    <w:rsid w:val="00EE16A3"/>
    <w:rsid w:val="00EE5E34"/>
    <w:rsid w:val="00EE6A1A"/>
    <w:rsid w:val="00F170E7"/>
    <w:rsid w:val="00F21393"/>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emf"/><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hyperlink" Target="https://doi.org/10.1038/s41591-020-0883-7" TargetMode="External"/><Relationship Id="rId47" Type="http://schemas.openxmlformats.org/officeDocument/2006/relationships/hyperlink" Target="https://doi.org/10.1016/j.ijdrr.2012.05.002" TargetMode="External"/><Relationship Id="rId50" Type="http://schemas.openxmlformats.org/officeDocument/2006/relationships/footer" Target="footer1.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doi.org/10.1001/jama.2020.2648" TargetMode="External"/><Relationship Id="rId45" Type="http://schemas.openxmlformats.org/officeDocument/2006/relationships/hyperlink" Target="https://doi.org/10.1016/j.ssci.2020.104773" TargetMode="External"/><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i.org/10.1016/j.geosus.2020.03.005"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doi.org/10.1016/S2214-109X(20)30074-7" TargetMode="External"/><Relationship Id="rId48" Type="http://schemas.openxmlformats.org/officeDocument/2006/relationships/hyperlink" Target="https://www.researchgate.net/publication/340295625_Planning_as_Inference_in_Epidemiological_Models" TargetMode="External"/><Relationship Id="rId8" Type="http://schemas.openxmlformats.org/officeDocument/2006/relationships/image" Target="media/image1.emf"/><Relationship Id="rId51"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emf"/><Relationship Id="rId46" Type="http://schemas.openxmlformats.org/officeDocument/2006/relationships/hyperlink" Target="https://doi.org/10.1101/2020.03.24.20042291" TargetMode="External"/><Relationship Id="rId20" Type="http://schemas.openxmlformats.org/officeDocument/2006/relationships/image" Target="media/image13.emf"/><Relationship Id="rId41" Type="http://schemas.openxmlformats.org/officeDocument/2006/relationships/hyperlink" Target="https://doi.org/10.1016/j.ijid.2020.02.058"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github.com/cjekel/piecewise_linear_fit_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3</Pages>
  <Words>9188</Words>
  <Characters>5237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6</cp:revision>
  <dcterms:created xsi:type="dcterms:W3CDTF">2020-09-17T13:55:00Z</dcterms:created>
  <dcterms:modified xsi:type="dcterms:W3CDTF">2020-09-17T16:53:00Z</dcterms:modified>
</cp:coreProperties>
</file>